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0F8E" w:rsidRDefault="00190F8E" w:rsidP="00F77B1E">
      <w:pPr>
        <w:pStyle w:val="Title"/>
      </w:pPr>
      <w:r>
        <w:t>Tekniskt PM</w:t>
      </w:r>
    </w:p>
    <w:p w:rsidR="00581296" w:rsidRDefault="00581296" w:rsidP="00581296">
      <w:pPr>
        <w:pStyle w:val="Heading1"/>
        <w:rPr>
          <w:color w:val="auto"/>
        </w:rPr>
      </w:pPr>
      <w:r>
        <w:rPr>
          <w:color w:val="auto"/>
        </w:rPr>
        <w:t>Introduktion</w:t>
      </w:r>
    </w:p>
    <w:p w:rsidR="0042790C" w:rsidRDefault="00696202" w:rsidP="00581296">
      <w:r>
        <w:t>Under denna kurs gång så var det mycket tänk på modularitet, fragments ska kunna gå att återanvända och eftersom projektet är relativt stort så ska det vara enkelt att testa. Men hur skapar vi modulär kod? Varför använder vi modulär kod? Finns det något alternativ eller kommer programmerare i framtiden fortsätta skriva modulär kod på exakt samma sätt som idag?</w:t>
      </w:r>
    </w:p>
    <w:p w:rsidR="0042790C" w:rsidRDefault="0042790C" w:rsidP="0042790C">
      <w:pPr>
        <w:pStyle w:val="Heading1"/>
        <w:rPr>
          <w:color w:val="auto"/>
        </w:rPr>
      </w:pPr>
      <w:r>
        <w:rPr>
          <w:color w:val="auto"/>
        </w:rPr>
        <w:t>Hur skapar vi modulär kod</w:t>
      </w:r>
    </w:p>
    <w:p w:rsidR="006A41F1" w:rsidRDefault="0042790C" w:rsidP="00581296">
      <w:r>
        <w:t>Något en programmerare alltid ska tänka på när hen skapar modulär kod är att moduler ska endast u</w:t>
      </w:r>
      <w:r w:rsidR="00615D7D">
        <w:t>tföra en uppgift.</w:t>
      </w:r>
      <w:r w:rsidR="006A41F1">
        <w:fldChar w:fldCharType="begin"/>
      </w:r>
      <w:r w:rsidR="006A41F1">
        <w:instrText xml:space="preserve"> ADDIN ZOTERO_ITEM CSL_CITATION {"citationID":"ozF42Ana","properties":{"formattedCitation":"[1]","plainCitation":"[1]","noteIndex":0},"citationItems":[{"id":9,"uris":["http://zotero.org/users/local/RENBXCLG/items/WJBMBW37"],"uri":["http://zotero.org/users/local/RENBXCLG/items/WJBMBW37"],"itemData":{"id":9,"type":"article-journal","title":"Untangling Parametric Schemata : Enhancing Collaboration through Modular Programming","page":"14","source":"Zotero","abstract":"Presently collaboration is difficult on complex parametric models, in part due to the illegibility of unstructured parametric schemata. This lack of legibility makes it hard for an outside author to understand a parametric model, reducing their ability to edit and share the model. This paper investigates whether the legibility of a parametric model is improved by restructuring the schema with modular programming principles. During a series of thinking-aloud interviews, where designers were asked to describe the function of unfamiliar schemata, the schema structured with modular programming principles were consistently better understood. Modular programming is found to be a beneficial, albeit small, change to parametric modelling that derives clear benefits in terms of legibility, particularly when the model is complex and used in a collaborative environment.","language":"en","author":[{"family":"Daniel","given":"DAVIS"},{"family":"Jane","given":"BURRY"},{"family":"Mark","given":"BURRY"}]}}],"schema":"https://github.com/citation-style-language/schema/raw/master/csl-citation.json"} </w:instrText>
      </w:r>
      <w:r w:rsidR="006A41F1">
        <w:fldChar w:fldCharType="separate"/>
      </w:r>
      <w:r w:rsidR="006A41F1" w:rsidRPr="006A41F1">
        <w:rPr>
          <w:rFonts w:ascii="Calibri" w:hAnsi="Calibri" w:cs="Calibri"/>
        </w:rPr>
        <w:t>[1]</w:t>
      </w:r>
      <w:r w:rsidR="006A41F1">
        <w:fldChar w:fldCharType="end"/>
      </w:r>
      <w:r w:rsidR="00615D7D">
        <w:t xml:space="preserve"> Om en modul heter ”display_ui” så ska den modulen endast visa UI för användaren och inget annat.</w:t>
      </w:r>
      <w:bookmarkStart w:id="0" w:name="_GoBack"/>
      <w:bookmarkEnd w:id="0"/>
    </w:p>
    <w:p w:rsidR="006A41F1" w:rsidRDefault="006A41F1" w:rsidP="00581296"/>
    <w:p w:rsidR="006A41F1" w:rsidRPr="006A41F1" w:rsidRDefault="006A41F1" w:rsidP="006A41F1">
      <w:pPr>
        <w:pStyle w:val="Bibliography"/>
        <w:rPr>
          <w:rFonts w:ascii="Calibri" w:hAnsi="Calibri" w:cs="Calibri"/>
          <w:lang w:val="en-US"/>
        </w:rPr>
      </w:pPr>
      <w:r>
        <w:fldChar w:fldCharType="begin"/>
      </w:r>
      <w:r>
        <w:rPr>
          <w:lang w:val="en-US"/>
        </w:rPr>
        <w:instrText xml:space="preserve"> ADDIN ZOTERO_BIBL {"uncited":[],"omitted":[],"custom":[]} CSL_BIBLIOGRAPHY </w:instrText>
      </w:r>
      <w:r>
        <w:fldChar w:fldCharType="separate"/>
      </w:r>
      <w:r w:rsidRPr="006A41F1">
        <w:rPr>
          <w:rFonts w:ascii="Calibri" w:hAnsi="Calibri" w:cs="Calibri"/>
          <w:lang w:val="en-US"/>
        </w:rPr>
        <w:t>[1]</w:t>
      </w:r>
      <w:r w:rsidRPr="006A41F1">
        <w:rPr>
          <w:rFonts w:ascii="Calibri" w:hAnsi="Calibri" w:cs="Calibri"/>
          <w:lang w:val="en-US"/>
        </w:rPr>
        <w:tab/>
        <w:t>D. Daniel, B. Jane, och B. Mark, ”Untangling Parametric Schemata : Enhancing Collaboration through Modular Programming”, s. 14.</w:t>
      </w:r>
    </w:p>
    <w:p w:rsidR="006A41F1" w:rsidRPr="00615D7D" w:rsidRDefault="006A41F1" w:rsidP="00581296">
      <w:r>
        <w:fldChar w:fldCharType="end"/>
      </w:r>
    </w:p>
    <w:sectPr w:rsidR="006A41F1" w:rsidRPr="00615D7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5E759B"/>
    <w:multiLevelType w:val="hybridMultilevel"/>
    <w:tmpl w:val="89D4130E"/>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0F8E"/>
    <w:rsid w:val="00190F8E"/>
    <w:rsid w:val="0042790C"/>
    <w:rsid w:val="00581296"/>
    <w:rsid w:val="00615D7D"/>
    <w:rsid w:val="00696202"/>
    <w:rsid w:val="006A41F1"/>
    <w:rsid w:val="00E5013F"/>
    <w:rsid w:val="00F77B1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77B1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90F8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90F8E"/>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77B1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77B1E"/>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77B1E"/>
    <w:pPr>
      <w:ind w:left="720"/>
      <w:contextualSpacing/>
    </w:pPr>
  </w:style>
  <w:style w:type="character" w:customStyle="1" w:styleId="Heading1Char">
    <w:name w:val="Heading 1 Char"/>
    <w:basedOn w:val="DefaultParagraphFont"/>
    <w:link w:val="Heading1"/>
    <w:uiPriority w:val="9"/>
    <w:rsid w:val="00F77B1E"/>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6A41F1"/>
    <w:pPr>
      <w:tabs>
        <w:tab w:val="left" w:pos="384"/>
      </w:tabs>
      <w:spacing w:after="0" w:line="240" w:lineRule="auto"/>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77B1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90F8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90F8E"/>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77B1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77B1E"/>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77B1E"/>
    <w:pPr>
      <w:ind w:left="720"/>
      <w:contextualSpacing/>
    </w:pPr>
  </w:style>
  <w:style w:type="character" w:customStyle="1" w:styleId="Heading1Char">
    <w:name w:val="Heading 1 Char"/>
    <w:basedOn w:val="DefaultParagraphFont"/>
    <w:link w:val="Heading1"/>
    <w:uiPriority w:val="9"/>
    <w:rsid w:val="00F77B1E"/>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6A41F1"/>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0</TotalTime>
  <Pages>1</Pages>
  <Words>382</Words>
  <Characters>2029</Characters>
  <Application>Microsoft Office Word</Application>
  <DocSecurity>0</DocSecurity>
  <Lines>16</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stav P svensson</dc:creator>
  <cp:lastModifiedBy>Gustav P svensson</cp:lastModifiedBy>
  <cp:revision>2</cp:revision>
  <dcterms:created xsi:type="dcterms:W3CDTF">2018-12-28T23:41:00Z</dcterms:created>
  <dcterms:modified xsi:type="dcterms:W3CDTF">2018-12-29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WzzxOe3W"/&gt;&lt;style id="http://www.zotero.org/styles/ieee" locale="sv-S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